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3CEE8BB" w14:textId="443C0D2C" w:rsidR="00FD11B7" w:rsidRPr="00FD11B7" w:rsidRDefault="00FD11B7" w:rsidP="00635780">
      <w:pPr>
        <w:jc w:val="both"/>
        <w:rPr>
          <w:b/>
          <w:bCs/>
        </w:rPr>
      </w:pPr>
      <w:r w:rsidRPr="00FD11B7">
        <w:rPr>
          <w:b/>
          <w:bCs/>
        </w:rPr>
        <w:t>Motivation</w:t>
      </w:r>
    </w:p>
    <w:p w14:paraId="5E7D032B" w14:textId="15E7002B" w:rsidR="00A355D6" w:rsidRDefault="00B904DE" w:rsidP="00635780">
      <w:pPr>
        <w:jc w:val="both"/>
      </w:pPr>
      <w:r>
        <w:t xml:space="preserve">To interact with our environment, humans </w:t>
      </w:r>
      <w:r w:rsidR="00711C4D">
        <w:t xml:space="preserve">need to extract the relevant information from the visual stimulus. While this is generally unproblematic for static observers, it has been shown that moving observers judge object motion both </w:t>
      </w:r>
      <w:r w:rsidR="003810CA" w:rsidRPr="003810CA">
        <w:t>less precisely</w:t>
      </w:r>
      <w:r w:rsidR="00901ABF">
        <w:t xml:space="preserve"> </w:t>
      </w:r>
      <w:r w:rsidR="003810CA" w:rsidRPr="003810CA">
        <w:t>and less ac</w:t>
      </w:r>
      <w:r w:rsidR="003810CA">
        <w:t>curately</w:t>
      </w:r>
      <w:r>
        <w:t xml:space="preserve"> for motion in depth</w:t>
      </w:r>
      <w:r w:rsidR="00711C4D">
        <w:t xml:space="preserve"> </w:t>
      </w:r>
      <w:r w:rsidR="00711C4D">
        <w:fldChar w:fldCharType="begin" w:fldLock="1"/>
      </w:r>
      <w:r w:rsidR="00176751">
        <w:instrText>ADDIN CSL_CITATION {"citationItems":[{"id":"ITEM-1","itemData":{"DOI":"10.1007/bf03076414","ISSN":"1872-552X","author":[{"dropping-particle":"","family":"Wertheim","given":"Alexander H","non-dropping-particle":"","parse-names":false,"suffix":""}],"container-title":"Netherlands Journal of Psychology","id":"ITEM-1","issue":"3","issued":{"date-parts":[["2008"]]},"page":"119-125","title":"Perceiving motion: relativity, illusions and the nature of perception","type":"article-journal","volume":"64"},"uris":["http://www.mendeley.com/documents/?uuid=453a93fb-b55b-4444-9859-f806d1e6d28e"]}],"mendeley":{"formattedCitation":"(Wertheim, 2008)","plainTextFormattedCitation":"(Wertheim, 2008)","previouslyFormattedCitation":"(Wertheim, 2008)"},"properties":{"noteIndex":0},"schema":"https://github.com/citation-style-language/schema/raw/master/csl-citation.json"}</w:instrText>
      </w:r>
      <w:r w:rsidR="00711C4D">
        <w:fldChar w:fldCharType="separate"/>
      </w:r>
      <w:r w:rsidR="00711C4D" w:rsidRPr="00901ABF">
        <w:rPr>
          <w:noProof/>
        </w:rPr>
        <w:t>(Wertheim, 2008)</w:t>
      </w:r>
      <w:r w:rsidR="00711C4D">
        <w:fldChar w:fldCharType="end"/>
      </w:r>
      <w:r w:rsidR="003810CA">
        <w:t xml:space="preserve">. </w:t>
      </w:r>
      <w:r w:rsidR="00711C4D">
        <w:t xml:space="preserve">Simulated self-motion, that is, a visual stimulation that leads the observer to believe that they themselves are moving through an environment, has been an important tool to study this phenomenon. </w:t>
      </w:r>
      <w:r w:rsidR="003810CA">
        <w:t>For example,</w:t>
      </w:r>
      <w:r w:rsidR="00711C4D">
        <w:t xml:space="preserve"> it has been shown that</w:t>
      </w:r>
      <w:r w:rsidR="003810CA">
        <w:t xml:space="preserve"> the speed of approaching object</w:t>
      </w:r>
      <w:r w:rsidR="00711C4D">
        <w:t>s</w:t>
      </w:r>
      <w:r w:rsidR="003810CA">
        <w:t xml:space="preserve"> is overestimated when self-motion </w:t>
      </w:r>
      <w:r w:rsidR="00D217A0">
        <w:t>is simulated visually</w:t>
      </w:r>
      <w:r w:rsidR="003810CA">
        <w:t xml:space="preserve"> in the same direction as object motion. Furthermore, the direction of motion-in-depth is biased towards the focus of expansion of the flow pattern, and both biases are reduced during binocular viewing </w:t>
      </w:r>
      <w:r w:rsidR="003810CA">
        <w:fldChar w:fldCharType="begin" w:fldLock="1"/>
      </w:r>
      <w:r w:rsidR="00DB2508">
        <w:instrText>ADDIN CSL_CITATION {"citationItems":[{"id":"ITEM-1","itemData":{"DOI":"10.1016/j.visres.2003.09.001","author":[{"dropping-particle":"","family":"Gray","given":"Rob","non-dropping-particle":"","parse-names":false,"suffix":""},{"dropping-particle":"","family":"Macuga","given":"Kristen","non-dropping-particle":"","parse-names":false,"suffix":""},{"dropping-particle":"","family":"Regan","given":"D","non-dropping-particle":"","parse-names":false,"suffix":""}],"id":"ITEM-1","issued":{"date-parts":[["2004"]]},"page":"179-195","title":"Long range interactions between object-motion and self-motion in the perception of movement in depth","type":"article-journal","volume":"44"},"uris":["http://www.mendeley.com/documents/?uuid=04545aea-3f08-490b-ba7d-dd20a9356178"]}],"mendeley":{"formattedCitation":"(Gray, Macuga, &amp; Regan, 2004)","plainTextFormattedCitation":"(Gray, Macuga, &amp; Regan, 2004)","previouslyFormattedCitation":"(Gray, Macuga, &amp; Regan, 2004)"},"properties":{"noteIndex":0},"schema":"https://github.com/citation-style-language/schema/raw/master/csl-citation.json"}</w:instrText>
      </w:r>
      <w:r w:rsidR="003810CA">
        <w:fldChar w:fldCharType="separate"/>
      </w:r>
      <w:r w:rsidR="003810CA" w:rsidRPr="003810CA">
        <w:rPr>
          <w:noProof/>
        </w:rPr>
        <w:t>(Gray, Macuga, &amp; Regan, 2004)</w:t>
      </w:r>
      <w:r w:rsidR="003810CA">
        <w:fldChar w:fldCharType="end"/>
      </w:r>
      <w:r w:rsidR="00DB2508">
        <w:t>. Integrating self-motion into the final percept of object motion seems to increase accuracy, while decreasing precision</w:t>
      </w:r>
      <w:r w:rsidR="00476525">
        <w:t xml:space="preserve">, as demonstrated for example for </w:t>
      </w:r>
      <w:r w:rsidR="003207EE">
        <w:t>direction judgments</w:t>
      </w:r>
      <w:r w:rsidR="00476525">
        <w:t xml:space="preserve"> during self-motion</w:t>
      </w:r>
      <w:r w:rsidR="00DB2508">
        <w:t xml:space="preserve"> </w:t>
      </w:r>
      <w:r w:rsidR="00DB2508">
        <w:fldChar w:fldCharType="begin" w:fldLock="1"/>
      </w:r>
      <w:r w:rsidR="003F215D">
        <w:instrText>ADDIN CSL_CITATION {"citationItems":[{"id":"ITEM-1","itemData":{"DOI":"10.1093/cercor/bht247","ISSN":"14602199","abstract":"Judging object trajectory during self-motion is a fundamental ability for mobile organisms interacting with their environment. This fundamental ability requires the nervous system to compensate for the visual consequences of self-motion in order to make accurate judgments, but the mechanisms of this compensation are poorly understood. We comprehensively examined both the accuracy and precision of observers' ability to judge object trajectory in the world when self-motion was defined by vestibular, visual, or combined visual-vestibular cues. Without decision feedback, subjects demonstrated no compensation for self-motion that was defined solely by vestibular cues, partial compensation (47%) for visually defined self-motion, and significantly greater compensation (58%) during combined visual-vestibular self-motion. With decision feedback, subjects learned to accurately judge object trajectory in the world, and this generalized to novel self-motion speeds. Across conditions, greater compensation for self-motion was associated with decreased precision of object trajectory judgments, indicating that self-motion compensation comes at the cost of reduced discriminability. Our findings suggest that the brain can flexibly represent object trajectory relative to either the observer or the world, but a world-centered representation comes at the cost of decreased precision due to the inclusion of noisy self-motion signals.","author":[{"dropping-particle":"","family":"Dokka","given":"Kalpana","non-dropping-particle":"","parse-names":false,"suffix":""},{"dropping-particle":"","family":"MacNeilage","given":"Paul R.","non-dropping-particle":"","parse-names":false,"suffix":""},{"dropping-particle":"","family":"DeAngelis","given":"Gregory C.","non-dropping-particle":"","parse-names":false,"suffix":""},{"dropping-particle":"","family":"Angelaki","given":"Dora E","non-dropping-particle":"","parse-names":false,"suffix":""}],"container-title":"Cerebral Cortex","id":"ITEM-1","issue":"3","issued":{"date-parts":[["2015"]]},"page":"619-630","title":"Multisensory self-motion compensation during object trajectory judgments","type":"article-journal","volume":"25"},"uris":["http://www.mendeley.com/documents/?uuid=b7be0a59-ffbe-4966-b5d7-4c30441a5a15"]}],"mendeley":{"formattedCitation":"(Dokka, MacNeilage, DeAngelis, &amp; Angelaki, 2015)","plainTextFormattedCitation":"(Dokka, MacNeilage, DeAngelis, &amp; Angelaki, 2015)","previouslyFormattedCitation":"(Dokka, MacNeilage, DeAngelis, &amp; Angelaki, 2015)"},"properties":{"noteIndex":0},"schema":"https://github.com/citation-style-language/schema/raw/master/csl-citation.json"}</w:instrText>
      </w:r>
      <w:r w:rsidR="00DB2508">
        <w:fldChar w:fldCharType="separate"/>
      </w:r>
      <w:r w:rsidR="004B278F" w:rsidRPr="004B278F">
        <w:rPr>
          <w:noProof/>
        </w:rPr>
        <w:t>(Dokka, MacNeilage, DeAngelis, &amp; Angelaki, 2015)</w:t>
      </w:r>
      <w:r w:rsidR="00DB2508">
        <w:fldChar w:fldCharType="end"/>
      </w:r>
      <w:r w:rsidR="00DB2508">
        <w:t xml:space="preserve">. </w:t>
      </w:r>
      <w:r w:rsidR="00B75477">
        <w:t>This may be</w:t>
      </w:r>
      <w:r w:rsidR="00DB2508">
        <w:t xml:space="preserve"> due to the </w:t>
      </w:r>
      <w:r w:rsidR="00901ABF">
        <w:t>discountin</w:t>
      </w:r>
      <w:r w:rsidR="00006D17">
        <w:t>g</w:t>
      </w:r>
      <w:r w:rsidR="00901ABF">
        <w:t xml:space="preserve"> </w:t>
      </w:r>
      <w:r w:rsidR="00DB2508">
        <w:t xml:space="preserve">of noisy self-motion information </w:t>
      </w:r>
      <w:r w:rsidR="00901ABF">
        <w:t xml:space="preserve">from </w:t>
      </w:r>
      <w:r w:rsidR="00006D17">
        <w:t>less noisy object motion information.</w:t>
      </w:r>
    </w:p>
    <w:p w14:paraId="143AFC1F" w14:textId="0E33398B" w:rsidR="00D474DF" w:rsidRDefault="0055304A" w:rsidP="0081339A">
      <w:pPr>
        <w:jc w:val="both"/>
      </w:pPr>
      <w:r>
        <w:t xml:space="preserve">This project thus aims to </w:t>
      </w:r>
      <w:r w:rsidR="00476525">
        <w:t>test</w:t>
      </w:r>
      <w:r w:rsidR="00D474DF">
        <w:t xml:space="preserve"> the influence of self-motion on the perception of the speed of moving objects in our environment.</w:t>
      </w:r>
      <w:r w:rsidR="003F05A4">
        <w:t xml:space="preserve"> Different sub-projects will test different </w:t>
      </w:r>
      <w:r w:rsidR="008601AF">
        <w:t>variations over this theme</w:t>
      </w:r>
      <w:r w:rsidR="003F05A4">
        <w:t>. The present experiment focuses on the effects of visually perceived horizontal self-motion on the perception of horizontal motion.</w:t>
      </w:r>
    </w:p>
    <w:p w14:paraId="50F6F6BB" w14:textId="77777777" w:rsidR="003F05A4" w:rsidRPr="00D474DF" w:rsidRDefault="003F05A4" w:rsidP="0081339A">
      <w:pPr>
        <w:jc w:val="both"/>
      </w:pPr>
    </w:p>
    <w:p w14:paraId="444FFFA4" w14:textId="0484FABE" w:rsidR="00FD11B7" w:rsidRPr="00FD11B7" w:rsidRDefault="00FD11B7" w:rsidP="0081339A">
      <w:pPr>
        <w:jc w:val="both"/>
        <w:rPr>
          <w:b/>
          <w:bCs/>
        </w:rPr>
      </w:pPr>
      <w:r w:rsidRPr="00FD11B7">
        <w:rPr>
          <w:b/>
          <w:bCs/>
        </w:rPr>
        <w:t>Hypotheses</w:t>
      </w:r>
    </w:p>
    <w:p w14:paraId="536D5886" w14:textId="7A2E09E6" w:rsidR="00856A69" w:rsidRDefault="00FD11B7" w:rsidP="0081339A">
      <w:pPr>
        <w:jc w:val="both"/>
      </w:pPr>
      <w:r>
        <w:t>We expect prediction errors to reflect both accuracy and precision of the velocity estimate acquired during the visible part of the target trajectory.</w:t>
      </w:r>
      <w:r w:rsidR="00856A69">
        <w:t xml:space="preserve"> That is:</w:t>
      </w:r>
    </w:p>
    <w:p w14:paraId="3BE431FF" w14:textId="48F98BC7" w:rsidR="00856A69" w:rsidRDefault="00FD11B7" w:rsidP="00856A69">
      <w:pPr>
        <w:pStyle w:val="ListParagraph"/>
        <w:numPr>
          <w:ilvl w:val="0"/>
          <w:numId w:val="5"/>
        </w:numPr>
        <w:jc w:val="both"/>
      </w:pPr>
      <w:r>
        <w:t xml:space="preserve">When the observer is </w:t>
      </w:r>
      <w:r w:rsidRPr="0016481F">
        <w:rPr>
          <w:b/>
          <w:bCs/>
        </w:rPr>
        <w:t>static during object motion observation</w:t>
      </w:r>
      <w:r>
        <w:t xml:space="preserve">, we expect the </w:t>
      </w:r>
      <w:r w:rsidRPr="0016481F">
        <w:rPr>
          <w:b/>
          <w:bCs/>
        </w:rPr>
        <w:t>highest accuracy</w:t>
      </w:r>
      <w:r>
        <w:t xml:space="preserve"> of </w:t>
      </w:r>
      <w:r w:rsidR="00D60DA2">
        <w:t>velocity estimation.</w:t>
      </w:r>
    </w:p>
    <w:p w14:paraId="2037EDEA" w14:textId="66D16397" w:rsidR="00856A69" w:rsidRDefault="00FD11B7" w:rsidP="00856A69">
      <w:pPr>
        <w:pStyle w:val="ListParagraph"/>
        <w:numPr>
          <w:ilvl w:val="0"/>
          <w:numId w:val="5"/>
        </w:numPr>
        <w:jc w:val="both"/>
      </w:pPr>
      <w:r>
        <w:t xml:space="preserve">When the observer is </w:t>
      </w:r>
      <w:r w:rsidRPr="0016481F">
        <w:rPr>
          <w:b/>
          <w:bCs/>
        </w:rPr>
        <w:t xml:space="preserve">moving </w:t>
      </w:r>
      <w:r w:rsidR="00856A69" w:rsidRPr="0016481F">
        <w:rPr>
          <w:b/>
          <w:bCs/>
        </w:rPr>
        <w:t>opposite to the object motion</w:t>
      </w:r>
      <w:r w:rsidR="00856A69">
        <w:t xml:space="preserve"> </w:t>
      </w:r>
      <w:r>
        <w:t xml:space="preserve">during object motion observation, </w:t>
      </w:r>
      <w:r w:rsidR="00856A69">
        <w:t>we expect them</w:t>
      </w:r>
      <w:r w:rsidR="0016481F">
        <w:t xml:space="preserve"> to </w:t>
      </w:r>
      <w:r w:rsidR="00D60DA2">
        <w:rPr>
          <w:b/>
          <w:bCs/>
        </w:rPr>
        <w:t>over</w:t>
      </w:r>
      <w:r w:rsidR="0016481F" w:rsidRPr="00D60DA2">
        <w:rPr>
          <w:b/>
          <w:bCs/>
        </w:rPr>
        <w:t>estimate the observed velocity</w:t>
      </w:r>
      <w:r w:rsidR="00856A69">
        <w:t xml:space="preserve">. </w:t>
      </w:r>
    </w:p>
    <w:p w14:paraId="298C5673" w14:textId="0EB9DEFE" w:rsidR="00856A69" w:rsidRDefault="00856A69" w:rsidP="00856A69">
      <w:pPr>
        <w:pStyle w:val="ListParagraph"/>
        <w:numPr>
          <w:ilvl w:val="0"/>
          <w:numId w:val="5"/>
        </w:numPr>
        <w:jc w:val="both"/>
      </w:pPr>
      <w:r>
        <w:t xml:space="preserve">When the observer is </w:t>
      </w:r>
      <w:r w:rsidRPr="0016481F">
        <w:rPr>
          <w:b/>
          <w:bCs/>
        </w:rPr>
        <w:t>moving in the same direction as the target</w:t>
      </w:r>
      <w:r>
        <w:t xml:space="preserve"> during object motion observation, we expect them to</w:t>
      </w:r>
      <w:r w:rsidR="0016481F">
        <w:t xml:space="preserve"> </w:t>
      </w:r>
      <w:r w:rsidR="00D60DA2">
        <w:rPr>
          <w:b/>
          <w:bCs/>
        </w:rPr>
        <w:t>under</w:t>
      </w:r>
      <w:r w:rsidR="0016481F" w:rsidRPr="00D60DA2">
        <w:rPr>
          <w:b/>
          <w:bCs/>
        </w:rPr>
        <w:t>estimate the observed velocity</w:t>
      </w:r>
      <w:r w:rsidR="00D60DA2">
        <w:t>.</w:t>
      </w:r>
    </w:p>
    <w:p w14:paraId="46267119" w14:textId="7E33F008" w:rsidR="00FD11B7" w:rsidRDefault="00856A69" w:rsidP="00856A69">
      <w:pPr>
        <w:pStyle w:val="ListParagraph"/>
        <w:numPr>
          <w:ilvl w:val="0"/>
          <w:numId w:val="5"/>
        </w:numPr>
        <w:jc w:val="both"/>
      </w:pPr>
      <w:r>
        <w:t xml:space="preserve">Furthermore, we expect the </w:t>
      </w:r>
      <w:r w:rsidRPr="0016481F">
        <w:rPr>
          <w:b/>
          <w:bCs/>
        </w:rPr>
        <w:t>precision to be lower</w:t>
      </w:r>
      <w:r>
        <w:t xml:space="preserve"> when the subject experiences </w:t>
      </w:r>
      <w:r w:rsidRPr="0016481F">
        <w:rPr>
          <w:b/>
          <w:bCs/>
        </w:rPr>
        <w:t>self-motion</w:t>
      </w:r>
      <w:r>
        <w:t xml:space="preserve"> during object motion observation, and </w:t>
      </w:r>
      <w:r w:rsidRPr="0016481F">
        <w:rPr>
          <w:b/>
          <w:bCs/>
        </w:rPr>
        <w:t>higher when they are static</w:t>
      </w:r>
      <w:r>
        <w:t>.</w:t>
      </w:r>
    </w:p>
    <w:p w14:paraId="4B43E2A4" w14:textId="77777777" w:rsidR="007B14FB" w:rsidRDefault="007B14FB" w:rsidP="0081339A">
      <w:pPr>
        <w:jc w:val="both"/>
        <w:rPr>
          <w:b/>
          <w:bCs/>
        </w:rPr>
      </w:pPr>
    </w:p>
    <w:p w14:paraId="559AD8EF" w14:textId="59166595" w:rsidR="00FD11B7" w:rsidRPr="007B14FB" w:rsidRDefault="007B14FB" w:rsidP="0081339A">
      <w:pPr>
        <w:jc w:val="both"/>
        <w:rPr>
          <w:b/>
          <w:bCs/>
        </w:rPr>
      </w:pPr>
      <w:r>
        <w:rPr>
          <w:b/>
          <w:bCs/>
        </w:rPr>
        <w:t>Participants</w:t>
      </w:r>
    </w:p>
    <w:p w14:paraId="7B7BF11E" w14:textId="0FB5D5E1" w:rsidR="007B14FB" w:rsidRDefault="007B14FB" w:rsidP="0081339A">
      <w:pPr>
        <w:jc w:val="both"/>
      </w:pPr>
      <w:r>
        <w:t>We aim to test 1</w:t>
      </w:r>
      <w:r w:rsidR="003C3190">
        <w:t>5</w:t>
      </w:r>
      <w:r>
        <w:t xml:space="preserve"> participants</w:t>
      </w:r>
      <w:r w:rsidR="004B278F">
        <w:t xml:space="preserve"> from a convenience sample of PhD and undergrad students from York University. Due to the low level nature of the phenomenon under study, we do not believe our results to be relevantly skewed by the WEIRD people effect </w:t>
      </w:r>
      <w:r w:rsidR="004B278F">
        <w:fldChar w:fldCharType="begin" w:fldLock="1"/>
      </w:r>
      <w:r w:rsidR="003F215D">
        <w:instrText>ADDIN CSL_CITATION {"citationItems":[{"id":"ITEM-1","itemData":{"DOI":"10.1017/S0140525X0999152X","ISBN":"0140-525X","ISSN":"0140-525X","PMID":"20550733","abstract":"Behavioral scientists routinely publish broad claims about human psychology and behavior in the world's top journals based on samples drawn entirely from Western, Educated, Industrialized, Rich, and Democratic (WEIRD) societies. Researchers - often implicitly - assume that either there is little variation across human populations, or that these \"standard subjects\" are as representative of the species as any other population. Are these assumptions justified? Here, our review of the comparative database from across the behavioral sciences suggests both that there is substantial variability in experimental results across populations and that WEIRD subjects are particularly unusual compared with the rest of the species - frequent outliers. The domains reviewed include visual perception, fairness, cooperation, spatial reasoning, categorization and inferential induction, moral reasoning, reasoning styles, self-concepts and related motivations, and the heritability of IQ. The findings suggest that members of WEIRD societies, including young children, are among the least representative populations one could find for generalizing about humans. Many of these findings involve domains that are associated with fundamental aspects of psychology, motivation, and behavior - hence, there are no obvious a priori grounds for claiming that a particular behavioral phenomenon is universal based on sampling from a single subpopulation. Overall, these empirical patterns suggests that we need to be less cavalier in addressing questions of human nature on the basis of data drawn from this particularly thin, and rather unusual, slice of humanity. We close by proposing ways to structurally re-organize the behavioral sciences to best tackle these challenges.","author":[{"dropping-particle":"","family":"Henrich","given":"Joseph","non-dropping-particle":"","parse-names":false,"suffix":""},{"dropping-particle":"","family":"Heine","given":"Steven J","non-dropping-particle":"","parse-names":false,"suffix":""},{"dropping-particle":"","family":"Norenzayan","given":"Ara","non-dropping-particle":"","parse-names":false,"suffix":""}],"container-title":"The Behavioral and brain sciences","id":"ITEM-1","issue":"2-3","issued":{"date-parts":[["2010"]]},"page":"61-83; discussion 83-135","title":"The weirdest people in the world?","type":"article-journal","volume":"33"},"uris":["http://www.mendeley.com/documents/?uuid=1337d99a-b7c1-4bbc-bab1-13ca36c193f4"]}],"mendeley":{"formattedCitation":"(Henrich, Heine, &amp; Norenzayan, 2010)","plainTextFormattedCitation":"(Henrich, Heine, &amp; Norenzayan, 2010)","previouslyFormattedCitation":"(Henrich, Heine, &amp; Norenzayan, 2010)"},"properties":{"noteIndex":0},"schema":"https://github.com/citation-style-language/schema/raw/master/csl-citation.json"}</w:instrText>
      </w:r>
      <w:r w:rsidR="004B278F">
        <w:fldChar w:fldCharType="separate"/>
      </w:r>
      <w:r w:rsidR="004B278F" w:rsidRPr="004B278F">
        <w:rPr>
          <w:noProof/>
        </w:rPr>
        <w:t>(Henrich, Heine, &amp; Norenzayan, 2010)</w:t>
      </w:r>
      <w:r w:rsidR="004B278F">
        <w:fldChar w:fldCharType="end"/>
      </w:r>
      <w:r w:rsidR="004B278F">
        <w:t>.</w:t>
      </w:r>
      <w:r w:rsidR="00FA3FFA">
        <w:t xml:space="preserve"> Our participants will be tested for stereovision and will have normal or corrected-to-normal sight.</w:t>
      </w:r>
    </w:p>
    <w:p w14:paraId="38AED445" w14:textId="77777777" w:rsidR="003207EE" w:rsidRPr="004B278F" w:rsidRDefault="003207EE" w:rsidP="0081339A">
      <w:pPr>
        <w:jc w:val="both"/>
      </w:pPr>
    </w:p>
    <w:p w14:paraId="6CD653F2" w14:textId="754338C8" w:rsidR="00FD11B7" w:rsidRPr="00FD11B7" w:rsidRDefault="00FD11B7" w:rsidP="0081339A">
      <w:pPr>
        <w:jc w:val="both"/>
        <w:rPr>
          <w:b/>
          <w:bCs/>
        </w:rPr>
      </w:pPr>
      <w:r w:rsidRPr="00FD11B7">
        <w:rPr>
          <w:b/>
          <w:bCs/>
        </w:rPr>
        <w:t>Setup</w:t>
      </w:r>
    </w:p>
    <w:p w14:paraId="0BD7E980" w14:textId="2B465620" w:rsidR="0081339A" w:rsidRDefault="00D474DF" w:rsidP="0081339A">
      <w:pPr>
        <w:jc w:val="both"/>
      </w:pPr>
      <w:r>
        <w:lastRenderedPageBreak/>
        <w:t xml:space="preserve">Our experiment consists in a Two Interval Forced-Choice Task where participants are asked to answer by mouse button press which of two seen intervals presented the higher velocity. In one of the intervals, participants are presented one ball with a diameter of 0.33 m at </w:t>
      </w:r>
      <w:proofErr w:type="gramStart"/>
      <w:r>
        <w:t>a distance of 6</w:t>
      </w:r>
      <w:proofErr w:type="gramEnd"/>
      <w:r>
        <w:t> m in front of them, travelling to the right or to the left with 6.6 or 8.0 m/s. During this interval, participants are either static or move to the left or to the right with a Gaussian velocity profile, accelerating until reaching peak velocity after 0.25</w:t>
      </w:r>
      <w:r w:rsidR="00CC3AED">
        <w:t> s</w:t>
      </w:r>
      <w:r>
        <w:t xml:space="preserve"> and then slowing down until coming to a halt at 0.5 s</w:t>
      </w:r>
      <w:r w:rsidR="00CC3AED">
        <w:t>. The position in time x(t) is given b</w:t>
      </w:r>
      <w:r w:rsidR="00CC3AED" w:rsidRPr="00CC3AED">
        <w:t>y a cumulative Gaussian distribut</w:t>
      </w:r>
      <w:r w:rsidR="00CC3AED">
        <w:t>ion with a mean of 0.25 and a standard deviation of 0.08</w:t>
      </w:r>
      <w:r>
        <w:t xml:space="preserve">. In the other interval, participants are shown a cloud of smaller moving balls as comparison. The speed of these smaller balls is controlled </w:t>
      </w:r>
      <w:r w:rsidR="00CC3AED">
        <w:t xml:space="preserve">by </w:t>
      </w:r>
      <w:r>
        <w:t>a PEST staircase. We employ two staircases of each combination of self-motion (left, right or static) and object motion (-8, -6.6, 6.6 and 8 m/s), one of which starts 33 % above the target’s speed, and the other one 33 % below target speed. When participants answered that the</w:t>
      </w:r>
      <w:r w:rsidR="00A46D31">
        <w:t xml:space="preserve"> ball cloud was faster, a lower velocity will be displayed in the next trial of the same PEST, and vice-versa. The step sizes are governed by the following rules: the initial step size is 1.2 m/s. For the first five trials for each PEST, the step size is maintained. Starting from the sixth trial, after a reversal (subjects had answered “PEST is slower” in the second-to-last trial and “PEST is faster” in the last trial), the step size </w:t>
      </w:r>
      <w:r w:rsidR="00CC3AED">
        <w:t xml:space="preserve">is </w:t>
      </w:r>
      <w:r w:rsidR="00A46D31">
        <w:t xml:space="preserve">halved. After the second same answer, the step size is maintained. After the third same answer, the step size is either maintained, when the step size was doubled before the last </w:t>
      </w:r>
      <w:proofErr w:type="gramStart"/>
      <w:r w:rsidR="00A46D31">
        <w:t>reversal, or</w:t>
      </w:r>
      <w:proofErr w:type="gramEnd"/>
      <w:r w:rsidR="00A46D31">
        <w:t xml:space="preserve"> maintained when the step size was not doubled before the last reversal. After four same answers, the step size is always doubled. The PEST ends when it converges (five consecutive trials with step sizes lower than 0.1) AND </w:t>
      </w:r>
      <w:r w:rsidR="00CC3AED">
        <w:t xml:space="preserve">participants </w:t>
      </w:r>
      <w:r w:rsidR="00A46D31">
        <w:t xml:space="preserve">have judged at least 20 trials of </w:t>
      </w:r>
      <w:r w:rsidR="00CC3AED">
        <w:t>the staircase</w:t>
      </w:r>
      <w:r w:rsidR="00A46D31">
        <w:t xml:space="preserve">. If the </w:t>
      </w:r>
      <w:r w:rsidR="00CC3AED">
        <w:t xml:space="preserve">staircase </w:t>
      </w:r>
      <w:r w:rsidR="00A46D31">
        <w:t>does not converge, the PEST is terminated after 35 trials. The experiment ends when all PESTs have terminated.</w:t>
      </w:r>
    </w:p>
    <w:p w14:paraId="29448B7C" w14:textId="1E9F1351" w:rsidR="008C00D3" w:rsidRDefault="008C00D3" w:rsidP="00635780">
      <w:pPr>
        <w:jc w:val="both"/>
      </w:pPr>
    </w:p>
    <w:p w14:paraId="57B4CC36" w14:textId="28C16656" w:rsidR="00951A0D" w:rsidRPr="00951A0D" w:rsidRDefault="00951A0D" w:rsidP="00635780">
      <w:pPr>
        <w:jc w:val="both"/>
        <w:rPr>
          <w:b/>
          <w:bCs/>
        </w:rPr>
      </w:pPr>
      <w:r w:rsidRPr="00951A0D">
        <w:rPr>
          <w:b/>
          <w:bCs/>
        </w:rPr>
        <w:t>Apparatus</w:t>
      </w:r>
    </w:p>
    <w:p w14:paraId="0FC814B5" w14:textId="50880706" w:rsidR="00EC252D" w:rsidRDefault="00951A0D" w:rsidP="00635780">
      <w:pPr>
        <w:jc w:val="both"/>
      </w:pPr>
      <w:r>
        <w:t>We programmed the stimuli in Unity, while object</w:t>
      </w:r>
      <w:r w:rsidR="003207EE">
        <w:t xml:space="preserve"> motion</w:t>
      </w:r>
      <w:r w:rsidR="00CC3AED">
        <w:t xml:space="preserve">, </w:t>
      </w:r>
      <w:r>
        <w:t xml:space="preserve">self-motion </w:t>
      </w:r>
      <w:r w:rsidR="00CC3AED">
        <w:t xml:space="preserve">and the staircase </w:t>
      </w:r>
      <w:r>
        <w:t>were controlled in C#. The Unity project is available on GitHub. Stimuli were presented in an Oculus Rift.</w:t>
      </w:r>
    </w:p>
    <w:p w14:paraId="6A1F7411" w14:textId="77777777" w:rsidR="00EC252D" w:rsidRDefault="00EC252D" w:rsidP="00635780">
      <w:pPr>
        <w:jc w:val="both"/>
      </w:pPr>
    </w:p>
    <w:p w14:paraId="75258B18" w14:textId="0EC5AC74" w:rsidR="00635780" w:rsidRDefault="008C00D3" w:rsidP="00635780">
      <w:pPr>
        <w:jc w:val="both"/>
        <w:rPr>
          <w:b/>
          <w:bCs/>
        </w:rPr>
      </w:pPr>
      <w:r w:rsidRPr="008C00D3">
        <w:rPr>
          <w:b/>
          <w:bCs/>
        </w:rPr>
        <w:t>Analysis</w:t>
      </w:r>
    </w:p>
    <w:p w14:paraId="1386795C" w14:textId="62B1F1AC" w:rsidR="00F05C8A" w:rsidRDefault="00D633AC" w:rsidP="00635780">
      <w:pPr>
        <w:jc w:val="both"/>
      </w:pPr>
      <w:r>
        <w:t xml:space="preserve">To assess the </w:t>
      </w:r>
      <w:r w:rsidR="00B821DA">
        <w:rPr>
          <w:b/>
          <w:bCs/>
        </w:rPr>
        <w:t>Just Noticeable Difference (JND)</w:t>
      </w:r>
      <w:r>
        <w:t>, we employ General Linear Mixed Modelling</w:t>
      </w:r>
      <w:r w:rsidR="0021621B">
        <w:t>, implemented in the R package lme4</w:t>
      </w:r>
      <w:r w:rsidR="003F215D">
        <w:t xml:space="preserve"> </w:t>
      </w:r>
      <w:r w:rsidR="003F215D">
        <w:fldChar w:fldCharType="begin" w:fldLock="1"/>
      </w:r>
      <w:r w:rsidR="00FA049B">
        <w:instrText>ADDIN CSL_CITATION {"citationItems":[{"id":"ITEM-1","itemData":{"DOI":"10.1167/12.11.26.Introduction","author":[{"dropping-particle":"","family":"Moscatelli","given":"Alessandro","non-dropping-particle":"","parse-names":false,"suffix":""},{"dropping-particle":"","family":"Lacquaniti","given":"Francesco","non-dropping-particle":"","parse-names":false,"suffix":""}],"id":"ITEM-1","issue":"2012","issued":{"date-parts":[["2012"]]},"page":"1-17","title":"Modeling psychophysical data at the population-level : The generalized linear mixed model","type":"article-journal","volume":"12"},"uris":["http://www.mendeley.com/documents/?uuid=0af3d2f9-798f-4ffc-afbb-05925803658f"]}],"mendeley":{"formattedCitation":"(Moscatelli &amp; Lacquaniti, 2012)","plainTextFormattedCitation":"(Moscatelli &amp; Lacquaniti, 2012)","previouslyFormattedCitation":"(Moscatelli &amp; Lacquaniti, 2012)"},"properties":{"noteIndex":0},"schema":"https://github.com/citation-style-language/schema/raw/master/csl-citation.json"}</w:instrText>
      </w:r>
      <w:r w:rsidR="003F215D">
        <w:fldChar w:fldCharType="separate"/>
      </w:r>
      <w:r w:rsidR="003F215D" w:rsidRPr="003F215D">
        <w:rPr>
          <w:noProof/>
        </w:rPr>
        <w:t>(Moscatelli &amp; Lacquaniti, 2012)</w:t>
      </w:r>
      <w:r w:rsidR="003F215D">
        <w:fldChar w:fldCharType="end"/>
      </w:r>
      <w:r>
        <w:t>.</w:t>
      </w:r>
      <w:r w:rsidR="0021621B">
        <w:t xml:space="preserve"> We first establish a </w:t>
      </w:r>
      <w:r w:rsidR="00F05C8A">
        <w:t>T</w:t>
      </w:r>
      <w:r w:rsidR="0021621B">
        <w:t xml:space="preserve">est </w:t>
      </w:r>
      <w:r w:rsidR="00F05C8A">
        <w:t>M</w:t>
      </w:r>
      <w:r w:rsidR="0021621B">
        <w:t>odel, in which responses are fitted to a cumulative Gaussian, with subject</w:t>
      </w:r>
      <w:r w:rsidR="00F05C8A">
        <w:t xml:space="preserve"> ID</w:t>
      </w:r>
      <w:r w:rsidR="0021621B">
        <w:t xml:space="preserve"> </w:t>
      </w:r>
      <w:r w:rsidR="00F05C8A">
        <w:t xml:space="preserve"> (“Subject”) </w:t>
      </w:r>
      <w:r w:rsidR="0021621B">
        <w:t>and horizontal velocity</w:t>
      </w:r>
      <w:r w:rsidR="00F05C8A">
        <w:t xml:space="preserve"> (</w:t>
      </w:r>
      <m:oMath>
        <m:sSub>
          <m:sSubPr>
            <m:ctrlPr>
              <w:rPr>
                <w:rFonts w:ascii="Cambria Math" w:hAnsi="Cambria Math"/>
              </w:rPr>
            </m:ctrlPr>
          </m:sSubPr>
          <m:e>
            <m:r>
              <m:rPr>
                <m:nor/>
              </m:rPr>
              <w:rPr>
                <w:rFonts w:ascii="Cambria Math" w:hAnsi="Cambria Math"/>
              </w:rPr>
              <m:t>Velocity</m:t>
            </m:r>
          </m:e>
          <m:sub>
            <m:r>
              <m:rPr>
                <m:nor/>
              </m:rPr>
              <w:rPr>
                <w:rFonts w:ascii="Cambria Math" w:hAnsi="Cambria Math"/>
              </w:rPr>
              <m:t>horizontal</m:t>
            </m:r>
          </m:sub>
        </m:sSub>
      </m:oMath>
      <w:r w:rsidR="00F05C8A">
        <w:rPr>
          <w:rFonts w:eastAsiaTheme="minorEastAsia"/>
        </w:rPr>
        <w:t>, with values -8, -6.6, 6.6 and 8 m/s)</w:t>
      </w:r>
      <w:r w:rsidR="0021621B">
        <w:t xml:space="preserve"> as random effects with random intercepts, and self-motion profile</w:t>
      </w:r>
      <w:r w:rsidR="00F05C8A">
        <w:t xml:space="preserve"> (binary variable “</w:t>
      </w:r>
      <w:proofErr w:type="spellStart"/>
      <w:r w:rsidR="00F05C8A">
        <w:t>MotionCondition</w:t>
      </w:r>
      <w:proofErr w:type="spellEnd"/>
      <w:r w:rsidR="00F05C8A">
        <w:t>” with the values “Yes” and “No”)</w:t>
      </w:r>
      <w:r w:rsidR="0021621B">
        <w:t xml:space="preserve"> and </w:t>
      </w:r>
      <w:r w:rsidR="00F05C8A">
        <w:t>d</w:t>
      </w:r>
      <w:r w:rsidR="0021621B">
        <w:t>ifference in velocity between target and ball cloud</w:t>
      </w:r>
      <w:r w:rsidR="00F05C8A">
        <w:t xml:space="preserve"> (“Difference”) </w:t>
      </w:r>
      <w:r w:rsidR="0021621B">
        <w:t>and their interaction as fixed effects.</w:t>
      </w:r>
      <w:r w:rsidR="00F05C8A">
        <w:t xml:space="preserve"> In lme4 syntax, this corresponds to:</w:t>
      </w:r>
    </w:p>
    <w:p w14:paraId="1C64226A" w14:textId="489A267F" w:rsidR="00F05C8A" w:rsidRDefault="00F05C8A" w:rsidP="00635780">
      <w:pPr>
        <w:jc w:val="both"/>
      </w:pPr>
      <m:oMathPara>
        <m:oMath>
          <m:r>
            <w:rPr>
              <w:rFonts w:ascii="Cambria Math" w:hAnsi="Cambria Math"/>
            </w:rPr>
            <m:t>MotionCondition*Difference+</m:t>
          </m:r>
          <m:d>
            <m:dPr>
              <m:endChr m:val="|"/>
              <m:ctrlPr>
                <w:rPr>
                  <w:rFonts w:ascii="Cambria Math" w:hAnsi="Cambria Math"/>
                  <w:i/>
                </w:rPr>
              </m:ctrlPr>
            </m:dPr>
            <m:e>
              <m:r>
                <w:rPr>
                  <w:rFonts w:ascii="Cambria Math" w:hAnsi="Cambria Math"/>
                </w:rPr>
                <m:t xml:space="preserve">1 </m:t>
              </m:r>
            </m:e>
          </m:d>
          <m:r>
            <w:rPr>
              <w:rFonts w:ascii="Cambria Math" w:hAnsi="Cambria Math"/>
            </w:rPr>
            <m:t xml:space="preserve">Subject)+(1 | </m:t>
          </m:r>
          <m:sSub>
            <m:sSubPr>
              <m:ctrlPr>
                <w:rPr>
                  <w:rFonts w:ascii="Cambria Math" w:hAnsi="Cambria Math"/>
                  <w:i/>
                </w:rPr>
              </m:ctrlPr>
            </m:sSubPr>
            <m:e>
              <m:r>
                <w:rPr>
                  <w:rFonts w:ascii="Cambria Math" w:hAnsi="Cambria Math"/>
                </w:rPr>
                <m:t>Velocity</m:t>
              </m:r>
            </m:e>
            <m:sub>
              <m:r>
                <w:rPr>
                  <w:rFonts w:ascii="Cambria Math" w:hAnsi="Cambria Math"/>
                </w:rPr>
                <m:t>horizontal</m:t>
              </m:r>
            </m:sub>
          </m:sSub>
          <m:r>
            <w:rPr>
              <w:rFonts w:ascii="Cambria Math" w:hAnsi="Cambria Math"/>
            </w:rPr>
            <m:t>)</m:t>
          </m:r>
        </m:oMath>
      </m:oMathPara>
    </w:p>
    <w:p w14:paraId="77F8EAB4" w14:textId="3A83F651" w:rsidR="00F05C8A" w:rsidRDefault="0021621B" w:rsidP="00635780">
      <w:pPr>
        <w:jc w:val="both"/>
      </w:pPr>
      <w:r>
        <w:t xml:space="preserve">We furthermore establish a </w:t>
      </w:r>
      <w:r w:rsidR="00F05C8A">
        <w:t>N</w:t>
      </w:r>
      <w:r>
        <w:t xml:space="preserve">ull </w:t>
      </w:r>
      <w:r w:rsidR="00F05C8A">
        <w:t>M</w:t>
      </w:r>
      <w:r>
        <w:t xml:space="preserve">odel with subject and horizontal velocity as random effects with random intercepts, and self-motion profile and difference in velocity between target and ball cloud as fixed effects, but not their interaction. </w:t>
      </w:r>
    </w:p>
    <w:p w14:paraId="38A6584E" w14:textId="5A034ED8" w:rsidR="00F05C8A" w:rsidRPr="00F05C8A" w:rsidRDefault="00F05C8A" w:rsidP="00635780">
      <w:pPr>
        <w:jc w:val="both"/>
        <w:rPr>
          <w:rFonts w:eastAsiaTheme="minorEastAsia"/>
        </w:rPr>
      </w:pPr>
      <m:oMathPara>
        <m:oMath>
          <m:r>
            <w:rPr>
              <w:rFonts w:ascii="Cambria Math" w:hAnsi="Cambria Math"/>
            </w:rPr>
            <m:t>MotionCondition+Difference+</m:t>
          </m:r>
          <m:d>
            <m:dPr>
              <m:endChr m:val="|"/>
              <m:ctrlPr>
                <w:rPr>
                  <w:rFonts w:ascii="Cambria Math" w:hAnsi="Cambria Math"/>
                  <w:i/>
                </w:rPr>
              </m:ctrlPr>
            </m:dPr>
            <m:e>
              <m:r>
                <w:rPr>
                  <w:rFonts w:ascii="Cambria Math" w:hAnsi="Cambria Math"/>
                </w:rPr>
                <m:t xml:space="preserve">1 </m:t>
              </m:r>
            </m:e>
          </m:d>
          <m:r>
            <w:rPr>
              <w:rFonts w:ascii="Cambria Math" w:hAnsi="Cambria Math"/>
            </w:rPr>
            <m:t xml:space="preserve">Subject)+(1 | </m:t>
          </m:r>
          <m:sSub>
            <m:sSubPr>
              <m:ctrlPr>
                <w:rPr>
                  <w:rFonts w:ascii="Cambria Math" w:hAnsi="Cambria Math"/>
                  <w:i/>
                </w:rPr>
              </m:ctrlPr>
            </m:sSubPr>
            <m:e>
              <m:r>
                <w:rPr>
                  <w:rFonts w:ascii="Cambria Math" w:hAnsi="Cambria Math"/>
                </w:rPr>
                <m:t>Velocity</m:t>
              </m:r>
            </m:e>
            <m:sub>
              <m:r>
                <w:rPr>
                  <w:rFonts w:ascii="Cambria Math" w:hAnsi="Cambria Math"/>
                </w:rPr>
                <m:t>horizontal</m:t>
              </m:r>
            </m:sub>
          </m:sSub>
          <m:r>
            <w:rPr>
              <w:rFonts w:ascii="Cambria Math" w:hAnsi="Cambria Math"/>
            </w:rPr>
            <m:t>)</m:t>
          </m:r>
        </m:oMath>
      </m:oMathPara>
    </w:p>
    <w:p w14:paraId="2A03831B" w14:textId="33165684" w:rsidR="0021621B" w:rsidRPr="00F05C8A" w:rsidRDefault="0021621B" w:rsidP="00635780">
      <w:pPr>
        <w:jc w:val="both"/>
        <w:rPr>
          <w:rFonts w:eastAsiaTheme="minorEastAsia"/>
        </w:rPr>
      </w:pPr>
      <w:r>
        <w:lastRenderedPageBreak/>
        <w:t xml:space="preserve">We then use an ANOVA to test whether the test model is significantly better than the null model. If the interaction term improves the model significantly, the self-motion profile has a relevant influence on the slope of the fitted cumulative Gaussian. </w:t>
      </w:r>
      <w:r w:rsidR="00AC39B7">
        <w:t xml:space="preserve">We expect the interaction parameter to be lower for </w:t>
      </w:r>
      <w:proofErr w:type="spellStart"/>
      <w:r w:rsidR="00F05C8A">
        <w:t>MotionCondition</w:t>
      </w:r>
      <w:proofErr w:type="spellEnd"/>
      <w:r w:rsidR="00F05C8A">
        <w:t xml:space="preserve"> = “Yes”</w:t>
      </w:r>
      <w:r w:rsidR="00AC39B7">
        <w:t>,</w:t>
      </w:r>
      <w:r>
        <w:t xml:space="preserve"> thus putting into evidence that self-motion decreases precision in object velocity judgments.</w:t>
      </w:r>
    </w:p>
    <w:p w14:paraId="736525E9" w14:textId="672F5388" w:rsidR="0021621B" w:rsidRDefault="00F05C8A" w:rsidP="00D217A0">
      <w:pPr>
        <w:jc w:val="both"/>
      </w:pPr>
      <w:r>
        <w:t xml:space="preserve">To assess the </w:t>
      </w:r>
      <w:r w:rsidRPr="007B14FB">
        <w:rPr>
          <w:b/>
          <w:bCs/>
        </w:rPr>
        <w:t>Point of Subjective Equivalence (PSE)</w:t>
      </w:r>
      <w:r>
        <w:t xml:space="preserve">, our </w:t>
      </w:r>
      <w:r w:rsidR="001D6219">
        <w:t>T</w:t>
      </w:r>
      <w:r>
        <w:t xml:space="preserve">est </w:t>
      </w:r>
      <w:r w:rsidR="001D6219">
        <w:t>M</w:t>
      </w:r>
      <w:r>
        <w:t>odel contains the same random effect</w:t>
      </w:r>
      <w:r w:rsidR="001D6219">
        <w:t xml:space="preserve"> as above and the self-motion profile (“Motion”) and the velocity difference between target and ball cloud (“Difference”) as fixed effects</w:t>
      </w:r>
      <w:r w:rsidR="00FA049B">
        <w:t xml:space="preserve"> </w:t>
      </w:r>
      <w:r w:rsidR="00FA049B">
        <w:fldChar w:fldCharType="begin" w:fldLock="1"/>
      </w:r>
      <w:r w:rsidR="00FA049B">
        <w:instrText>ADDIN CSL_CITATION {"citationItems":[{"id":"ITEM-1","itemData":{"DOI":"10.1167/12.11.26.Introduction","author":[{"dropping-particle":"","family":"Moscatelli","given":"Alessandro","non-dropping-particle":"","parse-names":false,"suffix":""},{"dropping-particle":"","family":"Lacquaniti","given":"Francesco","non-dropping-particle":"","parse-names":false,"suffix":""}],"id":"ITEM-1","issue":"2012","issued":{"date-parts":[["2012"]]},"page":"1-17","title":"Modeling psychophysical data at the population-level : The generalized linear mixed model","type":"article-journal","volume":"12"},"uris":["http://www.mendeley.com/documents/?uuid=0af3d2f9-798f-4ffc-afbb-05925803658f"]}],"mendeley":{"formattedCitation":"(Moscatelli &amp; Lacquaniti, 2012)","plainTextFormattedCitation":"(Moscatelli &amp; Lacquaniti, 2012)"},"properties":{"noteIndex":0},"schema":"https://github.com/citation-style-language/schema/raw/master/csl-citation.json"}</w:instrText>
      </w:r>
      <w:r w:rsidR="00FA049B">
        <w:fldChar w:fldCharType="separate"/>
      </w:r>
      <w:r w:rsidR="00FA049B" w:rsidRPr="00FA049B">
        <w:rPr>
          <w:noProof/>
        </w:rPr>
        <w:t>(Moscatelli &amp; Lacquaniti, 2012)</w:t>
      </w:r>
      <w:r w:rsidR="00FA049B">
        <w:fldChar w:fldCharType="end"/>
      </w:r>
      <w:r w:rsidR="001D6219">
        <w:t>. The lme4 syntax is:</w:t>
      </w:r>
    </w:p>
    <w:p w14:paraId="5843E4B7" w14:textId="03A82588" w:rsidR="001D6219" w:rsidRPr="00F05C8A" w:rsidRDefault="001D6219" w:rsidP="001D6219">
      <w:pPr>
        <w:jc w:val="both"/>
        <w:rPr>
          <w:rFonts w:eastAsiaTheme="minorEastAsia"/>
        </w:rPr>
      </w:pPr>
      <m:oMathPara>
        <m:oMath>
          <m:r>
            <w:rPr>
              <w:rFonts w:ascii="Cambria Math" w:hAnsi="Cambria Math"/>
            </w:rPr>
            <m:t>Motion+Difference+</m:t>
          </m:r>
          <m:d>
            <m:dPr>
              <m:endChr m:val="|"/>
              <m:ctrlPr>
                <w:rPr>
                  <w:rFonts w:ascii="Cambria Math" w:hAnsi="Cambria Math"/>
                  <w:i/>
                </w:rPr>
              </m:ctrlPr>
            </m:dPr>
            <m:e>
              <m:r>
                <w:rPr>
                  <w:rFonts w:ascii="Cambria Math" w:hAnsi="Cambria Math"/>
                </w:rPr>
                <m:t xml:space="preserve">1 </m:t>
              </m:r>
            </m:e>
          </m:d>
          <m:r>
            <w:rPr>
              <w:rFonts w:ascii="Cambria Math" w:hAnsi="Cambria Math"/>
            </w:rPr>
            <m:t xml:space="preserve"> Subject)+(1 | </m:t>
          </m:r>
          <m:sSub>
            <m:sSubPr>
              <m:ctrlPr>
                <w:rPr>
                  <w:rFonts w:ascii="Cambria Math" w:hAnsi="Cambria Math"/>
                  <w:i/>
                </w:rPr>
              </m:ctrlPr>
            </m:sSubPr>
            <m:e>
              <m:r>
                <w:rPr>
                  <w:rFonts w:ascii="Cambria Math" w:hAnsi="Cambria Math"/>
                </w:rPr>
                <m:t>Velocity</m:t>
              </m:r>
            </m:e>
            <m:sub>
              <m:r>
                <w:rPr>
                  <w:rFonts w:ascii="Cambria Math" w:hAnsi="Cambria Math"/>
                </w:rPr>
                <m:t>horizontal</m:t>
              </m:r>
            </m:sub>
          </m:sSub>
          <m:r>
            <w:rPr>
              <w:rFonts w:ascii="Cambria Math" w:hAnsi="Cambria Math"/>
            </w:rPr>
            <m:t>)</m:t>
          </m:r>
        </m:oMath>
      </m:oMathPara>
    </w:p>
    <w:p w14:paraId="0757F869" w14:textId="153F3AEE" w:rsidR="001D6219" w:rsidRDefault="001D6219" w:rsidP="00D217A0">
      <w:pPr>
        <w:jc w:val="both"/>
      </w:pPr>
      <w:r>
        <w:t>The Null Model contains the same random effects, and only the difference between target and ball cloud as fixed effect.</w:t>
      </w:r>
    </w:p>
    <w:p w14:paraId="35C474F5" w14:textId="1599B5B7" w:rsidR="001D6219" w:rsidRDefault="001D6219" w:rsidP="00D217A0">
      <w:pPr>
        <w:jc w:val="both"/>
      </w:pPr>
      <m:oMathPara>
        <m:oMath>
          <m:r>
            <w:rPr>
              <w:rFonts w:ascii="Cambria Math" w:hAnsi="Cambria Math"/>
            </w:rPr>
            <m:t>Difference+</m:t>
          </m:r>
          <m:d>
            <m:dPr>
              <m:endChr m:val="|"/>
              <m:ctrlPr>
                <w:rPr>
                  <w:rFonts w:ascii="Cambria Math" w:hAnsi="Cambria Math"/>
                  <w:i/>
                </w:rPr>
              </m:ctrlPr>
            </m:dPr>
            <m:e>
              <m:r>
                <w:rPr>
                  <w:rFonts w:ascii="Cambria Math" w:hAnsi="Cambria Math"/>
                </w:rPr>
                <m:t xml:space="preserve">1 </m:t>
              </m:r>
            </m:e>
          </m:d>
          <m:r>
            <w:rPr>
              <w:rFonts w:ascii="Cambria Math" w:hAnsi="Cambria Math"/>
            </w:rPr>
            <m:t xml:space="preserve"> Subject)+(1 | </m:t>
          </m:r>
          <m:sSub>
            <m:sSubPr>
              <m:ctrlPr>
                <w:rPr>
                  <w:rFonts w:ascii="Cambria Math" w:hAnsi="Cambria Math"/>
                  <w:i/>
                </w:rPr>
              </m:ctrlPr>
            </m:sSubPr>
            <m:e>
              <m:r>
                <w:rPr>
                  <w:rFonts w:ascii="Cambria Math" w:hAnsi="Cambria Math"/>
                </w:rPr>
                <m:t>Velocity</m:t>
              </m:r>
            </m:e>
            <m:sub>
              <m:r>
                <w:rPr>
                  <w:rFonts w:ascii="Cambria Math" w:hAnsi="Cambria Math"/>
                </w:rPr>
                <m:t>horizontal</m:t>
              </m:r>
            </m:sub>
          </m:sSub>
          <m:r>
            <w:rPr>
              <w:rFonts w:ascii="Cambria Math" w:hAnsi="Cambria Math"/>
            </w:rPr>
            <m:t>)</m:t>
          </m:r>
        </m:oMath>
      </m:oMathPara>
    </w:p>
    <w:p w14:paraId="4E3304D0" w14:textId="77777777" w:rsidR="001D6219" w:rsidRDefault="001D6219" w:rsidP="00D217A0">
      <w:pPr>
        <w:jc w:val="both"/>
      </w:pPr>
    </w:p>
    <w:p w14:paraId="5B47BF82" w14:textId="02FC0DA5" w:rsidR="00EC252D" w:rsidRDefault="001D6219" w:rsidP="00D217A0">
      <w:pPr>
        <w:jc w:val="both"/>
      </w:pPr>
      <w:r>
        <w:t>We compare both models with an ANOVA and expect the Test Model to be significantly better than the Null Model, indicating that self-motion has an impact on the PSE. We use “Motion” as a continuous variable here instead of a factor, as we expect a roughly linear effect; self-motion in the same direction as the target should decrease perceived target velocity, and self-motion in the opposite direction of the target should increase perceived target velocity.</w:t>
      </w:r>
    </w:p>
    <w:p w14:paraId="2E0032AE" w14:textId="77777777" w:rsidR="006B56CF" w:rsidRDefault="006B56CF" w:rsidP="00D217A0">
      <w:pPr>
        <w:jc w:val="both"/>
        <w:rPr>
          <w:b/>
          <w:bCs/>
        </w:rPr>
      </w:pPr>
    </w:p>
    <w:p w14:paraId="01CEA170" w14:textId="7289DD6A" w:rsidR="00EC252D" w:rsidRDefault="00EC252D" w:rsidP="00D217A0">
      <w:pPr>
        <w:jc w:val="both"/>
        <w:rPr>
          <w:b/>
          <w:bCs/>
        </w:rPr>
      </w:pPr>
      <w:r w:rsidRPr="00EC252D">
        <w:rPr>
          <w:b/>
          <w:bCs/>
        </w:rPr>
        <w:t>Power Analysis</w:t>
      </w:r>
    </w:p>
    <w:p w14:paraId="7BB64E74" w14:textId="4DEA3E3D" w:rsidR="001D6219" w:rsidRDefault="001D6219" w:rsidP="00D217A0">
      <w:pPr>
        <w:jc w:val="both"/>
      </w:pPr>
      <w:r w:rsidRPr="001D6219">
        <w:t>Based on the analysis</w:t>
      </w:r>
      <w:r>
        <w:t xml:space="preserve"> plan above, we proceeded to a power analysis via simulation. We first created datasets that would roughly resemble the data we are expecting to </w:t>
      </w:r>
      <w:r w:rsidR="00211BB7">
        <w:t xml:space="preserve">collect. At the core of the simulation of these datasets is the assumptions that responses could be described by a cumulative Gaussian function (which </w:t>
      </w:r>
      <w:r w:rsidR="00476525">
        <w:t>approximates</w:t>
      </w:r>
      <w:r w:rsidR="00211BB7">
        <w:t xml:space="preserve"> what is commonly known as “Psychometric Function”). The mean of the cumulative Gaussian corresponds to the PSE, and its standard deviation is proportional to the threshold. We vary the means of the Gaussian according to the self-motion profile: when the observer is static, we expect a mean of the presented velocity value, as no biasing factors should be present. When the observer moves opposite to the target, we expect the PSE to be higher, and when the observer moves with the target, we expect the PSE to be lower. We estimate this bias at 1/8 of the </w:t>
      </w:r>
      <w:r w:rsidR="00B821DA">
        <w:t xml:space="preserve">mean </w:t>
      </w:r>
      <w:r w:rsidR="00211BB7">
        <w:t xml:space="preserve">presented </w:t>
      </w:r>
      <w:r w:rsidR="00B821DA">
        <w:t xml:space="preserve">self-motion </w:t>
      </w:r>
      <w:r w:rsidR="00211BB7">
        <w:t>velocity. For the standard deviation, we part from a discrimination threshold of 10 % for the static condition, which corresponds roughly to a standard deviation of 15 % of the PSE. Where the observer is moving, we expect increased thresholds and therefore an increased standard deviation. We expect the standard deviation to be 1/3 higher than the standard deviation for a static observer.</w:t>
      </w:r>
      <w:r w:rsidR="006B56CF">
        <w:t xml:space="preserve"> Additionally, we vary the PSE and SD per subject by multiplying them with random numbers drawn from a normal distribution with a mean of 1 and a standard deviation of 0.1.</w:t>
      </w:r>
      <w:r w:rsidR="00211BB7">
        <w:t xml:space="preserve"> </w:t>
      </w:r>
      <w:r w:rsidR="006B56CF">
        <w:t>T</w:t>
      </w:r>
      <w:r w:rsidR="00211BB7">
        <w:t>o account for the fact that our staircase leads to a concentration of responses around the PSE, we dr</w:t>
      </w:r>
      <w:r w:rsidR="00D25154">
        <w:t>a</w:t>
      </w:r>
      <w:r w:rsidR="006B56CF">
        <w:t xml:space="preserve">w the stimulus strengths from a distribution centered around the respective PSE with a very high kurtosis. We draw </w:t>
      </w:r>
      <w:r w:rsidR="003C3190">
        <w:t>55</w:t>
      </w:r>
      <w:r w:rsidR="006B56CF">
        <w:t xml:space="preserve"> stimulus strengths for this distribution (per combination of target velocity and self-motion, we use two PESTs with about </w:t>
      </w:r>
      <w:r w:rsidR="00654A8F">
        <w:t xml:space="preserve">27 </w:t>
      </w:r>
      <w:r w:rsidR="006B56CF">
        <w:t>trials each</w:t>
      </w:r>
      <w:r w:rsidR="00654A8F">
        <w:t>; see above</w:t>
      </w:r>
      <w:r w:rsidR="006B56CF">
        <w:t xml:space="preserve">) and feed them into the cumulative Gaussian we established per condition and subject. This yields the </w:t>
      </w:r>
      <w:r w:rsidR="006B56CF">
        <w:lastRenderedPageBreak/>
        <w:t>answer probability for each trial. We then use these probabilities to draw binary answers (PEST faster</w:t>
      </w:r>
      <w:r w:rsidR="00654A8F">
        <w:t xml:space="preserve"> yes/no</w:t>
      </w:r>
      <w:r w:rsidR="006B56CF">
        <w:t>) from a Bernoulli distribution for each trial.</w:t>
      </w:r>
    </w:p>
    <w:p w14:paraId="48566D30" w14:textId="00E949D1" w:rsidR="006B56CF" w:rsidRDefault="006B56CF" w:rsidP="00D217A0">
      <w:pPr>
        <w:jc w:val="both"/>
      </w:pPr>
      <w:r>
        <w:t>We simulate 100 of these data sets, conduct the analyses described above over each and report the percentage where the Test Model is significantly better than the Null Model.</w:t>
      </w:r>
    </w:p>
    <w:p w14:paraId="10C17D24" w14:textId="1ADC4F0E" w:rsidR="00476525" w:rsidRPr="007B14FB" w:rsidRDefault="00476525" w:rsidP="00D217A0">
      <w:pPr>
        <w:jc w:val="both"/>
        <w:rPr>
          <w:b/>
          <w:bCs/>
        </w:rPr>
      </w:pPr>
      <w:r w:rsidRPr="007B14FB">
        <w:rPr>
          <w:b/>
          <w:bCs/>
        </w:rPr>
        <w:t>With the above values, we achieve a power of 8</w:t>
      </w:r>
      <w:r w:rsidR="009D53AE">
        <w:rPr>
          <w:b/>
          <w:bCs/>
        </w:rPr>
        <w:t>5</w:t>
      </w:r>
      <w:r w:rsidRPr="007B14FB">
        <w:rPr>
          <w:b/>
          <w:bCs/>
        </w:rPr>
        <w:t xml:space="preserve"> % for the differences in thresholds, and a power of </w:t>
      </w:r>
      <w:r w:rsidR="00A71014">
        <w:rPr>
          <w:b/>
          <w:bCs/>
        </w:rPr>
        <w:t>9</w:t>
      </w:r>
      <w:r w:rsidR="007C7E8B">
        <w:rPr>
          <w:b/>
          <w:bCs/>
        </w:rPr>
        <w:t>9</w:t>
      </w:r>
      <w:r w:rsidRPr="007B14FB">
        <w:rPr>
          <w:b/>
          <w:bCs/>
        </w:rPr>
        <w:t> % for the differences in PSE.</w:t>
      </w:r>
    </w:p>
    <w:p w14:paraId="566E2BC0" w14:textId="22B91BA4" w:rsidR="00476525" w:rsidRDefault="00476525" w:rsidP="00D217A0">
      <w:pPr>
        <w:jc w:val="both"/>
      </w:pPr>
      <w:r>
        <w:t xml:space="preserve">The R code used for this power analysis is available online under </w:t>
      </w:r>
      <w:hyperlink r:id="rId5" w:history="1">
        <w:r w:rsidR="00D63464">
          <w:rPr>
            <w:rStyle w:val="Hyperlink"/>
          </w:rPr>
          <w:t>https://github.com/b-jorges/Motion-Perception-during-Self-Motion</w:t>
        </w:r>
      </w:hyperlink>
      <w:r>
        <w:t>.</w:t>
      </w:r>
    </w:p>
    <w:p w14:paraId="74212E6B" w14:textId="37FEAF6A" w:rsidR="00A76B32" w:rsidRDefault="00A76B32" w:rsidP="00D217A0">
      <w:pPr>
        <w:jc w:val="both"/>
      </w:pPr>
    </w:p>
    <w:p w14:paraId="409C48C1" w14:textId="19DCFD04" w:rsidR="00A76B32" w:rsidRDefault="00A76B32" w:rsidP="00D217A0">
      <w:pPr>
        <w:jc w:val="both"/>
        <w:rPr>
          <w:b/>
          <w:bCs/>
        </w:rPr>
      </w:pPr>
      <w:r w:rsidRPr="00A76B32">
        <w:rPr>
          <w:b/>
          <w:bCs/>
        </w:rPr>
        <w:t>Pre-existing Data</w:t>
      </w:r>
    </w:p>
    <w:p w14:paraId="363660E5" w14:textId="3A685AA4" w:rsidR="00A76B32" w:rsidRPr="003F215D" w:rsidRDefault="00A76B32" w:rsidP="00D217A0">
      <w:pPr>
        <w:jc w:val="both"/>
      </w:pPr>
      <w:r>
        <w:t>Prior to pre-registration, we collected data from five pilot subjects. They are largely in line with our predictions: In terms of JNDs, we find that our Test Model is</w:t>
      </w:r>
      <w:r w:rsidR="00740F7C">
        <w:t xml:space="preserve"> </w:t>
      </w:r>
      <w:r>
        <w:t xml:space="preserve">significantly better than the Null Model </w:t>
      </w:r>
      <w:r w:rsidR="00740F7C">
        <w:t>(p &lt; 0.001)</w:t>
      </w:r>
      <w:r>
        <w:t xml:space="preserve">, </w:t>
      </w:r>
      <w:r w:rsidR="00740F7C">
        <w:t xml:space="preserve">and </w:t>
      </w:r>
      <w:r>
        <w:t xml:space="preserve">effects </w:t>
      </w:r>
      <w:r w:rsidR="003F215D">
        <w:t>trend in the direction of our hypothesis (regression coefficients of -0.1, SE = 0.052, for the interaction between incongruent motion and self-motion and the difference in velocit</w:t>
      </w:r>
      <w:r w:rsidR="003F215D" w:rsidRPr="003F215D">
        <w:t>y,</w:t>
      </w:r>
      <w:r w:rsidR="003F215D">
        <w:t xml:space="preserve"> and of -0.01, SE = 0.05</w:t>
      </w:r>
      <w:r w:rsidR="00000712">
        <w:t>0</w:t>
      </w:r>
      <w:r w:rsidR="003F215D">
        <w:t xml:space="preserve">, for the interaction between congruent motion and self-motion and the difference in velocity; which corresponds to lower precisions for both). For the PSEs, we find that our Test Model is significantly better than the Null Model (p &lt; 0.001), and the effects go </w:t>
      </w:r>
      <w:r w:rsidR="00D63464">
        <w:t xml:space="preserve">largely </w:t>
      </w:r>
      <w:r w:rsidR="003F215D">
        <w:t>in the expected directions (regression coefficients of 0.</w:t>
      </w:r>
      <w:r w:rsidR="00D63464">
        <w:t>041</w:t>
      </w:r>
      <w:r w:rsidR="003F215D">
        <w:t>, SE = 0.055, for the main effect of congruent motion, and -0.</w:t>
      </w:r>
      <w:r w:rsidR="00D63464">
        <w:t>29</w:t>
      </w:r>
      <w:r w:rsidR="003F215D">
        <w:t>, SE = 0.05</w:t>
      </w:r>
      <w:r w:rsidR="00D63464">
        <w:t>8</w:t>
      </w:r>
      <w:r w:rsidR="003F215D">
        <w:t>, for the main effect of incongruent motion; which corresponds to a lower perceived speed for congruent motion and self-motion, and a higher perceived speed for incongruent motion and self-motio</w:t>
      </w:r>
      <w:r w:rsidR="00740F7C">
        <w:t>n</w:t>
      </w:r>
      <w:r w:rsidR="00D63464">
        <w:t>)</w:t>
      </w:r>
      <w:r w:rsidR="00740F7C">
        <w:t xml:space="preserve">. The </w:t>
      </w:r>
      <w:r w:rsidR="00D63464">
        <w:t xml:space="preserve">code used for this analysis is available under </w:t>
      </w:r>
      <w:hyperlink r:id="rId6" w:history="1">
        <w:r w:rsidR="00845E3F">
          <w:rPr>
            <w:rStyle w:val="Hyperlink"/>
          </w:rPr>
          <w:t>https://github.com/b-jorges/Motion-Perception-during-Self-Motion</w:t>
        </w:r>
      </w:hyperlink>
      <w:r w:rsidR="00845E3F">
        <w:t>/AnalysisPilotData.R</w:t>
      </w:r>
      <w:r w:rsidR="00027D49">
        <w:t>.</w:t>
      </w:r>
      <w:bookmarkStart w:id="0" w:name="_GoBack"/>
      <w:bookmarkEnd w:id="0"/>
    </w:p>
    <w:p w14:paraId="4EBFBF20" w14:textId="77777777" w:rsidR="00A76B32" w:rsidRDefault="00A76B32" w:rsidP="00D217A0">
      <w:pPr>
        <w:jc w:val="both"/>
      </w:pPr>
    </w:p>
    <w:p w14:paraId="4DE34B95" w14:textId="5F2FFB12" w:rsidR="00A76B32" w:rsidRPr="00A76B32" w:rsidRDefault="00A76B32" w:rsidP="00D217A0">
      <w:pPr>
        <w:jc w:val="both"/>
      </w:pPr>
      <w:r>
        <w:t>Our final analyses will include both data from the five pilot subjects and ten additional subjects.</w:t>
      </w:r>
    </w:p>
    <w:sectPr w:rsidR="00A76B32" w:rsidRPr="00A76B32">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F304D17"/>
    <w:multiLevelType w:val="hybridMultilevel"/>
    <w:tmpl w:val="64CC3D02"/>
    <w:lvl w:ilvl="0" w:tplc="96F48450">
      <w:numFmt w:val="bullet"/>
      <w:lvlText w:val="-"/>
      <w:lvlJc w:val="left"/>
      <w:pPr>
        <w:ind w:left="1080" w:hanging="360"/>
      </w:pPr>
      <w:rPr>
        <w:rFonts w:ascii="Calibri" w:eastAsiaTheme="minorHAnsi" w:hAnsi="Calibri" w:cs="Calibr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15:restartNumberingAfterBreak="0">
    <w:nsid w:val="49864DFF"/>
    <w:multiLevelType w:val="hybridMultilevel"/>
    <w:tmpl w:val="8EC6ED2C"/>
    <w:lvl w:ilvl="0" w:tplc="817A83A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DB67348"/>
    <w:multiLevelType w:val="hybridMultilevel"/>
    <w:tmpl w:val="1BC6DE8A"/>
    <w:lvl w:ilvl="0" w:tplc="592090C4">
      <w:numFmt w:val="bullet"/>
      <w:lvlText w:val="-"/>
      <w:lvlJc w:val="left"/>
      <w:pPr>
        <w:ind w:left="1080" w:hanging="360"/>
      </w:pPr>
      <w:rPr>
        <w:rFonts w:ascii="Calibri" w:eastAsiaTheme="minorHAnsi" w:hAnsi="Calibri" w:cs="Calibr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15:restartNumberingAfterBreak="0">
    <w:nsid w:val="533E2763"/>
    <w:multiLevelType w:val="hybridMultilevel"/>
    <w:tmpl w:val="684EEB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618611F8"/>
    <w:multiLevelType w:val="hybridMultilevel"/>
    <w:tmpl w:val="A3C0A68C"/>
    <w:lvl w:ilvl="0" w:tplc="13D42C8E">
      <w:numFmt w:val="bullet"/>
      <w:lvlText w:val="-"/>
      <w:lvlJc w:val="left"/>
      <w:pPr>
        <w:ind w:left="1080" w:hanging="360"/>
      </w:pPr>
      <w:rPr>
        <w:rFonts w:ascii="Calibri" w:eastAsiaTheme="minorHAnsi" w:hAnsi="Calibri" w:cs="Calibri"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2"/>
  </w:num>
  <w:num w:numId="2">
    <w:abstractNumId w:val="4"/>
  </w:num>
  <w:num w:numId="3">
    <w:abstractNumId w:val="0"/>
  </w:num>
  <w:num w:numId="4">
    <w:abstractNumId w:val="1"/>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810CA"/>
    <w:rsid w:val="00000712"/>
    <w:rsid w:val="00006D17"/>
    <w:rsid w:val="000070C3"/>
    <w:rsid w:val="00027D49"/>
    <w:rsid w:val="0003504B"/>
    <w:rsid w:val="000447FB"/>
    <w:rsid w:val="000D41B4"/>
    <w:rsid w:val="000D42C2"/>
    <w:rsid w:val="00147458"/>
    <w:rsid w:val="0016481F"/>
    <w:rsid w:val="00176751"/>
    <w:rsid w:val="001D6219"/>
    <w:rsid w:val="00211BB7"/>
    <w:rsid w:val="0021621B"/>
    <w:rsid w:val="002B3D22"/>
    <w:rsid w:val="00317E09"/>
    <w:rsid w:val="003207EE"/>
    <w:rsid w:val="003810CA"/>
    <w:rsid w:val="003C3190"/>
    <w:rsid w:val="003D27B2"/>
    <w:rsid w:val="003F05A4"/>
    <w:rsid w:val="003F215D"/>
    <w:rsid w:val="003F3BCC"/>
    <w:rsid w:val="003F7DFE"/>
    <w:rsid w:val="00476525"/>
    <w:rsid w:val="004B278F"/>
    <w:rsid w:val="00533EC6"/>
    <w:rsid w:val="0055304A"/>
    <w:rsid w:val="00564A69"/>
    <w:rsid w:val="0057337C"/>
    <w:rsid w:val="005A7FF6"/>
    <w:rsid w:val="005D74DC"/>
    <w:rsid w:val="006053D5"/>
    <w:rsid w:val="00635780"/>
    <w:rsid w:val="00654A8F"/>
    <w:rsid w:val="006B56CF"/>
    <w:rsid w:val="006F607B"/>
    <w:rsid w:val="00711C4D"/>
    <w:rsid w:val="00740F7C"/>
    <w:rsid w:val="007A1A84"/>
    <w:rsid w:val="007B14FB"/>
    <w:rsid w:val="007C7E8B"/>
    <w:rsid w:val="0081339A"/>
    <w:rsid w:val="00845E3F"/>
    <w:rsid w:val="00856A69"/>
    <w:rsid w:val="008601AF"/>
    <w:rsid w:val="008A361B"/>
    <w:rsid w:val="008C00D3"/>
    <w:rsid w:val="008F3F2F"/>
    <w:rsid w:val="008F7AE6"/>
    <w:rsid w:val="00900F96"/>
    <w:rsid w:val="00901ABF"/>
    <w:rsid w:val="0092113C"/>
    <w:rsid w:val="00951A0D"/>
    <w:rsid w:val="00994115"/>
    <w:rsid w:val="009D53AE"/>
    <w:rsid w:val="00A355D6"/>
    <w:rsid w:val="00A46D31"/>
    <w:rsid w:val="00A6526E"/>
    <w:rsid w:val="00A71014"/>
    <w:rsid w:val="00A76B32"/>
    <w:rsid w:val="00AB1D5B"/>
    <w:rsid w:val="00AC14F1"/>
    <w:rsid w:val="00AC39B7"/>
    <w:rsid w:val="00B57BD4"/>
    <w:rsid w:val="00B75477"/>
    <w:rsid w:val="00B821DA"/>
    <w:rsid w:val="00B904DE"/>
    <w:rsid w:val="00BB26C0"/>
    <w:rsid w:val="00C3289B"/>
    <w:rsid w:val="00CC3AED"/>
    <w:rsid w:val="00CE722E"/>
    <w:rsid w:val="00CF7F36"/>
    <w:rsid w:val="00D01520"/>
    <w:rsid w:val="00D05CE9"/>
    <w:rsid w:val="00D12D94"/>
    <w:rsid w:val="00D217A0"/>
    <w:rsid w:val="00D25154"/>
    <w:rsid w:val="00D474DF"/>
    <w:rsid w:val="00D50386"/>
    <w:rsid w:val="00D60DA2"/>
    <w:rsid w:val="00D633AC"/>
    <w:rsid w:val="00D63464"/>
    <w:rsid w:val="00DB2508"/>
    <w:rsid w:val="00E90B30"/>
    <w:rsid w:val="00EC252D"/>
    <w:rsid w:val="00ED3263"/>
    <w:rsid w:val="00ED3DA0"/>
    <w:rsid w:val="00F05C8A"/>
    <w:rsid w:val="00FA049B"/>
    <w:rsid w:val="00FA3FFA"/>
    <w:rsid w:val="00FC4F41"/>
    <w:rsid w:val="00FD11B7"/>
    <w:rsid w:val="00FD640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0EC2990"/>
  <w15:chartTrackingRefBased/>
  <w15:docId w15:val="{983D55CA-5558-4F3B-A189-C4119191D2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35780"/>
    <w:pPr>
      <w:ind w:left="720"/>
      <w:contextualSpacing/>
    </w:pPr>
  </w:style>
  <w:style w:type="character" w:styleId="CommentReference">
    <w:name w:val="annotation reference"/>
    <w:basedOn w:val="DefaultParagraphFont"/>
    <w:uiPriority w:val="99"/>
    <w:semiHidden/>
    <w:unhideWhenUsed/>
    <w:rsid w:val="00ED3DA0"/>
    <w:rPr>
      <w:sz w:val="16"/>
      <w:szCs w:val="16"/>
    </w:rPr>
  </w:style>
  <w:style w:type="paragraph" w:styleId="CommentText">
    <w:name w:val="annotation text"/>
    <w:basedOn w:val="Normal"/>
    <w:link w:val="CommentTextChar"/>
    <w:uiPriority w:val="99"/>
    <w:semiHidden/>
    <w:unhideWhenUsed/>
    <w:rsid w:val="00ED3DA0"/>
    <w:pPr>
      <w:spacing w:line="240" w:lineRule="auto"/>
    </w:pPr>
    <w:rPr>
      <w:sz w:val="20"/>
      <w:szCs w:val="20"/>
    </w:rPr>
  </w:style>
  <w:style w:type="character" w:customStyle="1" w:styleId="CommentTextChar">
    <w:name w:val="Comment Text Char"/>
    <w:basedOn w:val="DefaultParagraphFont"/>
    <w:link w:val="CommentText"/>
    <w:uiPriority w:val="99"/>
    <w:semiHidden/>
    <w:rsid w:val="00ED3DA0"/>
    <w:rPr>
      <w:sz w:val="20"/>
      <w:szCs w:val="20"/>
    </w:rPr>
  </w:style>
  <w:style w:type="paragraph" w:styleId="CommentSubject">
    <w:name w:val="annotation subject"/>
    <w:basedOn w:val="CommentText"/>
    <w:next w:val="CommentText"/>
    <w:link w:val="CommentSubjectChar"/>
    <w:uiPriority w:val="99"/>
    <w:semiHidden/>
    <w:unhideWhenUsed/>
    <w:rsid w:val="00ED3DA0"/>
    <w:rPr>
      <w:b/>
      <w:bCs/>
    </w:rPr>
  </w:style>
  <w:style w:type="character" w:customStyle="1" w:styleId="CommentSubjectChar">
    <w:name w:val="Comment Subject Char"/>
    <w:basedOn w:val="CommentTextChar"/>
    <w:link w:val="CommentSubject"/>
    <w:uiPriority w:val="99"/>
    <w:semiHidden/>
    <w:rsid w:val="00ED3DA0"/>
    <w:rPr>
      <w:b/>
      <w:bCs/>
      <w:sz w:val="20"/>
      <w:szCs w:val="20"/>
    </w:rPr>
  </w:style>
  <w:style w:type="paragraph" w:styleId="BalloonText">
    <w:name w:val="Balloon Text"/>
    <w:basedOn w:val="Normal"/>
    <w:link w:val="BalloonTextChar"/>
    <w:uiPriority w:val="99"/>
    <w:semiHidden/>
    <w:unhideWhenUsed/>
    <w:rsid w:val="00ED3DA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D3DA0"/>
    <w:rPr>
      <w:rFonts w:ascii="Segoe UI" w:hAnsi="Segoe UI" w:cs="Segoe UI"/>
      <w:sz w:val="18"/>
      <w:szCs w:val="18"/>
    </w:rPr>
  </w:style>
  <w:style w:type="character" w:styleId="PlaceholderText">
    <w:name w:val="Placeholder Text"/>
    <w:basedOn w:val="DefaultParagraphFont"/>
    <w:uiPriority w:val="99"/>
    <w:semiHidden/>
    <w:rsid w:val="000D42C2"/>
    <w:rPr>
      <w:color w:val="808080"/>
    </w:rPr>
  </w:style>
  <w:style w:type="character" w:styleId="Hyperlink">
    <w:name w:val="Hyperlink"/>
    <w:basedOn w:val="DefaultParagraphFont"/>
    <w:uiPriority w:val="99"/>
    <w:unhideWhenUsed/>
    <w:rsid w:val="00B821DA"/>
    <w:rPr>
      <w:color w:val="0000FF"/>
      <w:u w:val="single"/>
    </w:rPr>
  </w:style>
  <w:style w:type="character" w:styleId="UnresolvedMention">
    <w:name w:val="Unresolved Mention"/>
    <w:basedOn w:val="DefaultParagraphFont"/>
    <w:uiPriority w:val="99"/>
    <w:semiHidden/>
    <w:unhideWhenUsed/>
    <w:rsid w:val="00B821D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github.com/b-jorges/Motion-Perception-during-Self-Motion" TargetMode="External"/><Relationship Id="rId5" Type="http://schemas.openxmlformats.org/officeDocument/2006/relationships/hyperlink" Target="https://github.com/b-jorges/Motion-Perception-during-Self-Motion" TargetMode="External"/><Relationship Id="rId4" Type="http://schemas.openxmlformats.org/officeDocument/2006/relationships/webSettings" Target="webSettings.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604</TotalTime>
  <Pages>4</Pages>
  <Words>3179</Words>
  <Characters>18124</Characters>
  <Application>Microsoft Office Word</Application>
  <DocSecurity>0</DocSecurity>
  <Lines>151</Lines>
  <Paragraphs>42</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212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jörn Jörges</dc:creator>
  <cp:keywords/>
  <dc:description/>
  <cp:lastModifiedBy>Björn Jörges</cp:lastModifiedBy>
  <cp:revision>45</cp:revision>
  <dcterms:created xsi:type="dcterms:W3CDTF">2019-10-20T22:10:00Z</dcterms:created>
  <dcterms:modified xsi:type="dcterms:W3CDTF">2019-12-12T16: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71e912a-b1ff-3c13-a370-f52fbe9d03b7</vt:lpwstr>
  </property>
  <property fmtid="{D5CDD505-2E9C-101B-9397-08002B2CF9AE}" pid="4" name="Mendeley Citation Style_1">
    <vt:lpwstr>http://www.zotero.org/styles/apa</vt:lpwstr>
  </property>
</Properties>
</file>